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p>
    <w:p w14:paraId="3A96E85D" w14:textId="0A94F1C1" w:rsidR="002763F7" w:rsidRDefault="002763F7" w:rsidP="002763F7"/>
    <w:p w14:paraId="3EEF8F88" w14:textId="5B472B8A" w:rsidR="00E52B22" w:rsidRDefault="00023A42" w:rsidP="00023A42">
      <w:pPr>
        <w:pStyle w:val="Heading3"/>
      </w:pPr>
      <w:r>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2123E267"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BCCA578"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90414F" w:rsidRPr="0090414F">
        <w:t>{Rosenberg, 2021 #2781}</w:t>
      </w:r>
      <w:r w:rsidR="0090414F">
        <w:t>.</w:t>
      </w:r>
    </w:p>
    <w:p w14:paraId="7D3C2289" w14:textId="49FA6406" w:rsidR="00023A42" w:rsidRDefault="00023A42" w:rsidP="00023A42">
      <w:pPr>
        <w:pStyle w:val="Heading3"/>
      </w:pPr>
      <w:r>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t>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w:t>
      </w:r>
      <w:r>
        <w:t>i</w:t>
      </w:r>
      <w:r>
        <w:t>s:</w:t>
      </w:r>
    </w:p>
    <w:p w14:paraId="1D43D98C" w14:textId="77BCD8CA" w:rsidR="00023A42" w:rsidRDefault="00023A42" w:rsidP="00023A42">
      <w:pPr>
        <w:jc w:val="center"/>
      </w:pPr>
      <w:r>
        <w:t>Compensation</w:t>
      </w:r>
      <w:r>
        <w:t xml:space="preserve">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620"/>
      </w:tblGrid>
      <w:tr w:rsidR="00023A42" w14:paraId="22A183DF" w14:textId="77777777" w:rsidTr="00BA6065">
        <w:tc>
          <w:tcPr>
            <w:tcW w:w="3235" w:type="dxa"/>
            <w:shd w:val="clear" w:color="auto" w:fill="DEEAF6" w:themeFill="accent5" w:themeFillTint="33"/>
            <w:vAlign w:val="center"/>
          </w:tcPr>
          <w:p w14:paraId="6FE35D8E" w14:textId="77777777" w:rsidR="00023A42" w:rsidRDefault="00023A42" w:rsidP="00BA6065">
            <w:pPr>
              <w:pStyle w:val="TableTitle"/>
            </w:pPr>
            <w:r>
              <w:t>Description</w:t>
            </w:r>
          </w:p>
        </w:tc>
        <w:tc>
          <w:tcPr>
            <w:tcW w:w="1620" w:type="dxa"/>
            <w:shd w:val="clear" w:color="auto" w:fill="DEEAF6" w:themeFill="accent5" w:themeFillTint="33"/>
            <w:vAlign w:val="center"/>
          </w:tcPr>
          <w:p w14:paraId="00891344" w14:textId="77777777" w:rsidR="00023A42" w:rsidRDefault="00023A42" w:rsidP="00BA6065">
            <w:pPr>
              <w:pStyle w:val="TableTitle"/>
            </w:pPr>
            <w:r>
              <w:t>Price</w:t>
            </w:r>
          </w:p>
          <w:p w14:paraId="25B4C2CA" w14:textId="77777777" w:rsidR="00023A42" w:rsidRDefault="00023A42" w:rsidP="00BA6065">
            <w:pPr>
              <w:pStyle w:val="TableTitle"/>
            </w:pPr>
            <w:r>
              <w:t>($/acre-foot)</w:t>
            </w:r>
          </w:p>
        </w:tc>
      </w:tr>
      <w:tr w:rsidR="00023A42" w14:paraId="2C47F625" w14:textId="77777777" w:rsidTr="00BA6065">
        <w:tc>
          <w:tcPr>
            <w:tcW w:w="3235" w:type="dxa"/>
          </w:tcPr>
          <w:p w14:paraId="294CC1BD" w14:textId="77777777" w:rsidR="00023A42" w:rsidRPr="00023A42" w:rsidRDefault="00023A42" w:rsidP="00BA6065">
            <w:pPr>
              <w:pStyle w:val="TableTitle"/>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BA6065">
            <w:pPr>
              <w:pStyle w:val="TableTitle"/>
              <w:rPr>
                <w:b w:val="0"/>
                <w:bCs w:val="0"/>
              </w:rPr>
            </w:pPr>
            <w:r w:rsidRPr="00023A42">
              <w:rPr>
                <w:b w:val="0"/>
                <w:bCs w:val="0"/>
              </w:rPr>
              <w:t>$300 - $500</w:t>
            </w:r>
          </w:p>
        </w:tc>
      </w:tr>
      <w:tr w:rsidR="00023A42" w14:paraId="45A6BD14" w14:textId="77777777" w:rsidTr="00BA6065">
        <w:tc>
          <w:tcPr>
            <w:tcW w:w="3235" w:type="dxa"/>
          </w:tcPr>
          <w:p w14:paraId="5FBAA832" w14:textId="77777777" w:rsidR="00023A42" w:rsidRPr="00023A42" w:rsidRDefault="00023A42" w:rsidP="00BA6065">
            <w:pPr>
              <w:pStyle w:val="TableTitle"/>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BA6065">
            <w:pPr>
              <w:pStyle w:val="TableTitle"/>
              <w:rPr>
                <w:b w:val="0"/>
                <w:bCs w:val="0"/>
              </w:rPr>
            </w:pPr>
            <w:r w:rsidRPr="00023A42">
              <w:rPr>
                <w:b w:val="0"/>
                <w:bCs w:val="0"/>
              </w:rPr>
              <w:t>$700 - $1,000</w:t>
            </w:r>
          </w:p>
        </w:tc>
      </w:tr>
      <w:tr w:rsidR="00023A42" w14:paraId="64A5471F" w14:textId="77777777" w:rsidTr="00BA6065">
        <w:tc>
          <w:tcPr>
            <w:tcW w:w="3235" w:type="dxa"/>
          </w:tcPr>
          <w:p w14:paraId="28B088ED" w14:textId="77777777" w:rsidR="00023A42" w:rsidRPr="00023A42" w:rsidRDefault="00023A42" w:rsidP="00BA6065">
            <w:pPr>
              <w:pStyle w:val="TableTitle"/>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BA6065">
            <w:pPr>
              <w:pStyle w:val="TableTitle"/>
              <w:rPr>
                <w:b w:val="0"/>
                <w:bCs w:val="0"/>
              </w:rPr>
            </w:pPr>
            <w:r w:rsidRPr="00023A42">
              <w:rPr>
                <w:b w:val="0"/>
                <w:bCs w:val="0"/>
              </w:rPr>
              <w:t>$2,000</w:t>
            </w:r>
          </w:p>
        </w:tc>
      </w:tr>
    </w:tbl>
    <w:p w14:paraId="410C6932" w14:textId="4F4E9A80" w:rsidR="00023A42" w:rsidRDefault="00023A42" w:rsidP="00023A42"/>
    <w:p w14:paraId="353656C7" w14:textId="4349AF26" w:rsidR="00023A42" w:rsidRDefault="00023A42" w:rsidP="00023A42">
      <w:pPr>
        <w:pStyle w:val="Heading3"/>
      </w:pPr>
      <w:r>
        <w:t>Net Trade Volume all Players</w:t>
      </w:r>
    </w:p>
    <w:p w14:paraId="0FEC78C6" w14:textId="2DA463C1" w:rsidR="004C30DE" w:rsidRDefault="00023A42" w:rsidP="00023A42">
      <w:r>
        <w:t xml:space="preserve">Confirm the net trade volume for all players is zero. A zero balance indicates there is </w:t>
      </w:r>
      <w:proofErr w:type="spellStart"/>
      <w:r>
        <w:t>a</w:t>
      </w:r>
      <w:proofErr w:type="spellEnd"/>
      <w:r>
        <w:t xml:space="preserve"> buyer for every seller.</w:t>
      </w:r>
    </w:p>
    <w:p w14:paraId="6C80D6F8" w14:textId="25C4A369" w:rsidR="00661F39" w:rsidRDefault="00023A42" w:rsidP="00023A42">
      <w:pPr>
        <w:pStyle w:val="Heading3"/>
      </w:pPr>
      <w:r>
        <w:t>A</w:t>
      </w:r>
      <w:r w:rsidR="00BE0419">
        <w:t xml:space="preserve">vailable </w:t>
      </w:r>
      <w:r>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04D0A8E0" w14:textId="7FC20A1D" w:rsidR="00D61E65" w:rsidRDefault="00D61E65" w:rsidP="00D61E65">
      <w:pPr>
        <w:pStyle w:val="Heading3"/>
      </w:pPr>
      <w:r>
        <w:t>Enter Withdraw within Available Water</w:t>
      </w:r>
    </w:p>
    <w:p w14:paraId="2F590E53" w14:textId="77777777" w:rsidR="00D61E65" w:rsidRDefault="00D61E65" w:rsidP="00661F39">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Start w:id="15" w:name="_GoBack"/>
      <w:bookmarkEnd w:id="15"/>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A8BF279"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0DD936C4" w:rsidR="00607B2A" w:rsidRDefault="00607B2A" w:rsidP="004D05B7">
      <w:pPr>
        <w:pStyle w:val="Heading1"/>
      </w:pPr>
      <w:r>
        <w:t>Step 8.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B7986" w14:textId="77777777" w:rsidR="00CC3920" w:rsidRDefault="00CC3920" w:rsidP="00305979">
      <w:r>
        <w:separator/>
      </w:r>
    </w:p>
  </w:endnote>
  <w:endnote w:type="continuationSeparator" w:id="0">
    <w:p w14:paraId="109AEB69" w14:textId="77777777" w:rsidR="00CC3920" w:rsidRDefault="00CC392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49784E" w:rsidRDefault="0049784E">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49784E" w:rsidRDefault="0049784E"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D572A" w14:textId="77777777" w:rsidR="00CC3920" w:rsidRDefault="00CC3920" w:rsidP="00305979">
      <w:r>
        <w:separator/>
      </w:r>
    </w:p>
  </w:footnote>
  <w:footnote w:type="continuationSeparator" w:id="0">
    <w:p w14:paraId="165EC1B3" w14:textId="77777777" w:rsidR="00CC3920" w:rsidRDefault="00CC392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49784E" w:rsidRDefault="0049784E"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5F3"/>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43C9"/>
    <w:rsid w:val="00CB71C8"/>
    <w:rsid w:val="00CC15C6"/>
    <w:rsid w:val="00CC3920"/>
    <w:rsid w:val="00CC6F54"/>
    <w:rsid w:val="00CE2AFB"/>
    <w:rsid w:val="00CF13BA"/>
    <w:rsid w:val="00D07673"/>
    <w:rsid w:val="00D20A25"/>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D58DF-15E1-4278-BCDF-DCBE855E2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17</Words>
  <Characters>58811</Characters>
  <Application>Microsoft Office Word</Application>
  <DocSecurity>0</DocSecurity>
  <Lines>490</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1-10-11T18:29:00Z</dcterms:created>
  <dcterms:modified xsi:type="dcterms:W3CDTF">2021-10-11T18:29:00Z</dcterms:modified>
</cp:coreProperties>
</file>